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rel(ies)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3C27C1D0"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n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1AF25015" w14:textId="5CF6F29E" w:rsidR="00F92E38" w:rsidRPr="008B5152" w:rsidRDefault="00560C58"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37E817CF" w14:textId="76845F8E" w:rsidR="000C4E07" w:rsidRDefault="00DA41C7"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8A6CA7">
        <w:rPr>
          <w:rFonts w:ascii="Times New Roman" w:hAnsi="Times New Roman" w:cs="Times New Roman"/>
          <w:sz w:val="24"/>
          <w:szCs w:val="24"/>
        </w:rPr>
        <w:t xml:space="preserve"> </w:t>
      </w:r>
    </w:p>
    <w:p w14:paraId="1283264B" w14:textId="70DDBE8A" w:rsidR="004F4AE5" w:rsidRPr="008B5152" w:rsidRDefault="008E3086"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w:t>
      </w:r>
      <w:r w:rsidR="001B4A4B" w:rsidRPr="008B5152">
        <w:rPr>
          <w:rFonts w:ascii="Times New Roman" w:hAnsi="Times New Roman" w:cs="Times New Roman"/>
          <w:i/>
          <w:iCs/>
          <w:sz w:val="24"/>
          <w:szCs w:val="24"/>
        </w:rPr>
        <w:t>tion</w:t>
      </w:r>
      <w:r w:rsidRPr="008B5152">
        <w:rPr>
          <w:rFonts w:ascii="Times New Roman" w:hAnsi="Times New Roman" w:cs="Times New Roman"/>
          <w:i/>
          <w:iCs/>
          <w:sz w:val="24"/>
          <w:szCs w:val="24"/>
        </w:rPr>
        <w:t>a</w:t>
      </w:r>
      <w:r w:rsidR="001B4A4B" w:rsidRPr="008B5152">
        <w:rPr>
          <w:rFonts w:ascii="Times New Roman" w:hAnsi="Times New Roman" w:cs="Times New Roman"/>
          <w:i/>
          <w:iCs/>
          <w:sz w:val="24"/>
          <w:szCs w:val="24"/>
        </w:rPr>
        <w:t>liza</w:t>
      </w:r>
      <w:r w:rsidRPr="008B5152">
        <w:rPr>
          <w:rFonts w:ascii="Times New Roman" w:hAnsi="Times New Roman" w:cs="Times New Roman"/>
          <w:i/>
          <w:iCs/>
          <w:sz w:val="24"/>
          <w:szCs w:val="24"/>
        </w:rPr>
        <w:t>tion</w:t>
      </w:r>
      <w:r w:rsidR="004F4AE5" w:rsidRPr="008B5152">
        <w:rPr>
          <w:rFonts w:ascii="Times New Roman" w:hAnsi="Times New Roman" w:cs="Times New Roman"/>
          <w:i/>
          <w:iCs/>
          <w:sz w:val="24"/>
          <w:szCs w:val="24"/>
        </w:rPr>
        <w:t xml:space="preserve"> of Migrants</w:t>
      </w:r>
    </w:p>
    <w:p w14:paraId="421D1846" w14:textId="4A0118C3" w:rsidR="004F4AE5" w:rsidRPr="008B5152"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63BE8D4A" w14:textId="6637D1A9" w:rsidR="008E3086"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697291" w:rsidRPr="008B5152">
        <w:rPr>
          <w:rFonts w:ascii="Times New Roman" w:hAnsi="Times New Roman" w:cs="Times New Roman"/>
          <w:sz w:val="24"/>
          <w:szCs w:val="24"/>
        </w:rPr>
        <w:t>,</w:t>
      </w:r>
      <w:r w:rsidR="0064263E" w:rsidRPr="008B5152">
        <w:rPr>
          <w:rFonts w:ascii="Times New Roman" w:hAnsi="Times New Roman" w:cs="Times New Roman"/>
          <w:sz w:val="24"/>
          <w:szCs w:val="24"/>
        </w:rPr>
        <w:t xml:space="preserve"> to analyze the economic processes put forward by dual segmented labor market theory, neoclassical economics, the new economics of migration, </w:t>
      </w:r>
      <w:r w:rsidR="00697291" w:rsidRPr="008B5152">
        <w:rPr>
          <w:rFonts w:ascii="Times New Roman" w:hAnsi="Times New Roman" w:cs="Times New Roman"/>
          <w:sz w:val="24"/>
          <w:szCs w:val="24"/>
        </w:rPr>
        <w:t>or through the lens of push and pull factors.</w:t>
      </w:r>
      <w:r w:rsidR="00C82429" w:rsidRPr="008B5152">
        <w:rPr>
          <w:rFonts w:ascii="Times New Roman" w:hAnsi="Times New Roman" w:cs="Times New Roman"/>
          <w:sz w:val="24"/>
          <w:szCs w:val="24"/>
        </w:rPr>
        <w:t xml:space="preserve"> 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EA6845">
        <w:rPr>
          <w:rFonts w:ascii="Times New Roman" w:hAnsi="Times New Roman" w:cs="Times New Roman"/>
          <w:sz w:val="24"/>
          <w:szCs w:val="24"/>
        </w:rPr>
        <w:t xml:space="preserve"> For research that takes place in a federal data center, researchers have access to microdata, like I do, but are limited in their analyses by a disclosure review board, like I am. </w:t>
      </w:r>
      <w:r w:rsidR="00DF4240">
        <w:rPr>
          <w:rFonts w:ascii="Times New Roman" w:hAnsi="Times New Roman" w:cs="Times New Roman"/>
          <w:sz w:val="24"/>
          <w:szCs w:val="24"/>
        </w:rPr>
        <w:t>Most of the work that is published using micro data is aggregated up to a larger geography, usually a county or state</w:t>
      </w:r>
      <w:r w:rsidR="00714130">
        <w:rPr>
          <w:rFonts w:ascii="Times New Roman" w:hAnsi="Times New Roman" w:cs="Times New Roman"/>
          <w:sz w:val="24"/>
          <w:szCs w:val="24"/>
        </w:rPr>
        <w:t xml:space="preserve">. Many researchers have </w:t>
      </w:r>
      <w:r w:rsidR="00714130">
        <w:rPr>
          <w:rFonts w:ascii="Times New Roman" w:hAnsi="Times New Roman" w:cs="Times New Roman"/>
          <w:sz w:val="24"/>
          <w:szCs w:val="24"/>
        </w:rPr>
        <w:lastRenderedPageBreak/>
        <w:t xml:space="preserve">created matrixes of migration from these aggregations </w:t>
      </w:r>
      <w:r w:rsidR="00714130">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714130">
        <w:rPr>
          <w:rFonts w:ascii="Times New Roman" w:hAnsi="Times New Roman" w:cs="Times New Roman"/>
          <w:sz w:val="24"/>
          <w:szCs w:val="24"/>
        </w:rPr>
        <w:fldChar w:fldCharType="separate"/>
      </w:r>
      <w:r w:rsidR="001E44C7" w:rsidRPr="001E44C7">
        <w:rPr>
          <w:rFonts w:ascii="Times New Roman" w:hAnsi="Times New Roman" w:cs="Times New Roman"/>
          <w:sz w:val="24"/>
        </w:rPr>
        <w:t>(Curtis, Fussell, and DeWaard 2015; Hauer, Holloway, and Oda 2020; Johnson, Bland, and Coleman 2008)</w:t>
      </w:r>
      <w:r w:rsidR="00714130">
        <w:rPr>
          <w:rFonts w:ascii="Times New Roman" w:hAnsi="Times New Roman" w:cs="Times New Roman"/>
          <w:sz w:val="24"/>
          <w:szCs w:val="24"/>
        </w:rPr>
        <w:fldChar w:fldCharType="end"/>
      </w:r>
      <w:r w:rsidR="00714130">
        <w:rPr>
          <w:rFonts w:ascii="Times New Roman" w:hAnsi="Times New Roman" w:cs="Times New Roman"/>
          <w:sz w:val="24"/>
          <w:szCs w:val="24"/>
        </w:rPr>
        <w:t xml:space="preserve">. </w:t>
      </w:r>
    </w:p>
    <w:p w14:paraId="678A177E" w14:textId="30BC9B1E" w:rsidR="00B91DB5" w:rsidRPr="008B5152" w:rsidRDefault="00B91DB5" w:rsidP="00EA684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6F6335">
        <w:rPr>
          <w:rFonts w:ascii="Times New Roman" w:hAnsi="Times New Roman" w:cs="Times New Roman"/>
          <w:sz w:val="24"/>
          <w:szCs w:val="24"/>
        </w:rPr>
        <w:t xml:space="preserve"> U.S.</w:t>
      </w:r>
      <w:r>
        <w:rPr>
          <w:rFonts w:ascii="Times New Roman" w:hAnsi="Times New Roman" w:cs="Times New Roman"/>
          <w:sz w:val="24"/>
          <w:szCs w:val="24"/>
        </w:rPr>
        <w:t xml:space="preserve"> disaster</w:t>
      </w:r>
      <w:r w:rsidR="006F6335">
        <w:rPr>
          <w:rFonts w:ascii="Times New Roman" w:hAnsi="Times New Roman" w:cs="Times New Roman"/>
          <w:sz w:val="24"/>
          <w:szCs w:val="24"/>
        </w:rPr>
        <w:t xml:space="preserve"> migration</w:t>
      </w:r>
      <w:r>
        <w:rPr>
          <w:rFonts w:ascii="Times New Roman" w:hAnsi="Times New Roman" w:cs="Times New Roman"/>
          <w:sz w:val="24"/>
          <w:szCs w:val="24"/>
        </w:rPr>
        <w:t xml:space="preserve"> work, it is common to analyze counties </w:t>
      </w:r>
      <w:r w:rsidR="006F6335">
        <w:rPr>
          <w:rFonts w:ascii="Times New Roman" w:hAnsi="Times New Roman" w:cs="Times New Roman"/>
          <w:sz w:val="24"/>
          <w:szCs w:val="24"/>
        </w:rPr>
        <w:t>where Federal Emergency Management Agency issues a</w:t>
      </w:r>
      <w:r w:rsidR="00DB0FF7">
        <w:rPr>
          <w:rFonts w:ascii="Times New Roman" w:hAnsi="Times New Roman" w:cs="Times New Roman"/>
          <w:sz w:val="24"/>
          <w:szCs w:val="24"/>
        </w:rPr>
        <w:t>n</w:t>
      </w:r>
      <w:r w:rsidR="006F6335">
        <w:rPr>
          <w:rFonts w:ascii="Times New Roman" w:hAnsi="Times New Roman" w:cs="Times New Roman"/>
          <w:sz w:val="24"/>
          <w:szCs w:val="24"/>
        </w:rPr>
        <w:t xml:space="preserve"> </w:t>
      </w:r>
      <w:r w:rsidR="00EA6845">
        <w:rPr>
          <w:rFonts w:ascii="Times New Roman" w:hAnsi="Times New Roman" w:cs="Times New Roman"/>
          <w:sz w:val="24"/>
          <w:szCs w:val="24"/>
        </w:rPr>
        <w:t>emergency declaration</w:t>
      </w:r>
      <w:r w:rsidR="00521988">
        <w:rPr>
          <w:rFonts w:ascii="Times New Roman" w:hAnsi="Times New Roman" w:cs="Times New Roman"/>
          <w:sz w:val="24"/>
          <w:szCs w:val="24"/>
        </w:rPr>
        <w:t xml:space="preserve"> </w:t>
      </w:r>
      <w:r w:rsidR="00521988">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521988">
        <w:rPr>
          <w:rFonts w:ascii="Times New Roman" w:hAnsi="Times New Roman" w:cs="Times New Roman"/>
          <w:sz w:val="24"/>
          <w:szCs w:val="24"/>
        </w:rPr>
        <w:fldChar w:fldCharType="separate"/>
      </w:r>
      <w:r w:rsidR="003C1851" w:rsidRPr="003C1851">
        <w:rPr>
          <w:rFonts w:ascii="Times New Roman" w:hAnsi="Times New Roman" w:cs="Times New Roman"/>
          <w:sz w:val="24"/>
        </w:rPr>
        <w:t>(Curtis et al. 2015; Johnson et al. 2008)</w:t>
      </w:r>
      <w:r w:rsidR="00521988">
        <w:rPr>
          <w:rFonts w:ascii="Times New Roman" w:hAnsi="Times New Roman" w:cs="Times New Roman"/>
          <w:sz w:val="24"/>
          <w:szCs w:val="24"/>
        </w:rPr>
        <w:fldChar w:fldCharType="end"/>
      </w:r>
      <w:r w:rsidR="00EA6845">
        <w:rPr>
          <w:rFonts w:ascii="Times New Roman" w:hAnsi="Times New Roman" w:cs="Times New Roman"/>
          <w:sz w:val="24"/>
          <w:szCs w:val="24"/>
        </w:rPr>
        <w:t xml:space="preserve">. </w:t>
      </w:r>
      <w:r w:rsidR="003B1619">
        <w:rPr>
          <w:rFonts w:ascii="Times New Roman" w:hAnsi="Times New Roman" w:cs="Times New Roman"/>
          <w:sz w:val="24"/>
          <w:szCs w:val="24"/>
        </w:rPr>
        <w:t>These counties are sometimes analyzed against counties without an emergency declaration. Recent work has begun to consider the entire matrix of migration relationships: the ties each county has with each other county in send and receiving migrants</w:t>
      </w:r>
      <w:r w:rsidR="00A511E6">
        <w:rPr>
          <w:rFonts w:ascii="Times New Roman" w:hAnsi="Times New Roman" w:cs="Times New Roman"/>
          <w:sz w:val="24"/>
          <w:szCs w:val="24"/>
        </w:rPr>
        <w:t xml:space="preserve"> </w:t>
      </w:r>
      <w:r w:rsidR="00A511E6">
        <w:rPr>
          <w:rFonts w:ascii="Times New Roman" w:hAnsi="Times New Roman" w:cs="Times New Roman"/>
          <w:sz w:val="24"/>
          <w:szCs w:val="24"/>
        </w:rPr>
        <w:fldChar w:fldCharType="begin"/>
      </w:r>
      <w:r w:rsidR="00A511E6">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sidR="00A511E6">
        <w:rPr>
          <w:rFonts w:ascii="Times New Roman" w:hAnsi="Times New Roman" w:cs="Times New Roman"/>
          <w:sz w:val="24"/>
          <w:szCs w:val="24"/>
        </w:rPr>
        <w:fldChar w:fldCharType="separate"/>
      </w:r>
      <w:r w:rsidR="00A511E6" w:rsidRPr="00A511E6">
        <w:rPr>
          <w:rFonts w:ascii="Times New Roman" w:hAnsi="Times New Roman" w:cs="Times New Roman"/>
          <w:sz w:val="24"/>
        </w:rPr>
        <w:t>(Curtis et al. 2015; Hauer et al. 2020)</w:t>
      </w:r>
      <w:r w:rsidR="00A511E6">
        <w:rPr>
          <w:rFonts w:ascii="Times New Roman" w:hAnsi="Times New Roman" w:cs="Times New Roman"/>
          <w:sz w:val="24"/>
          <w:szCs w:val="24"/>
        </w:rPr>
        <w:fldChar w:fldCharType="end"/>
      </w:r>
      <w:r w:rsidR="003B1619">
        <w:rPr>
          <w:rFonts w:ascii="Times New Roman" w:hAnsi="Times New Roman" w:cs="Times New Roman"/>
          <w:sz w:val="24"/>
          <w:szCs w:val="24"/>
        </w:rPr>
        <w:t xml:space="preserve">. </w:t>
      </w:r>
    </w:p>
    <w:p w14:paraId="4BC0B1BA" w14:textId="2A2A996C" w:rsidR="00697291" w:rsidRPr="008B5152" w:rsidRDefault="00697291"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A511E6">
        <w:rPr>
          <w:rFonts w:ascii="Times New Roman" w:hAnsi="Times New Roman" w:cs="Times New Roman"/>
          <w:sz w:val="24"/>
          <w:szCs w:val="24"/>
        </w:rPr>
        <w:t>^</w:t>
      </w:r>
      <w:r w:rsidR="005C0F57">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sidR="00A511E6">
        <w:rPr>
          <w:rFonts w:ascii="Times New Roman" w:hAnsi="Times New Roman" w:cs="Times New Roman"/>
          <w:sz w:val="24"/>
          <w:szCs w:val="24"/>
        </w:rPr>
        <w:t>^</w:t>
      </w:r>
    </w:p>
    <w:p w14:paraId="6691A5C4" w14:textId="34D40EC8" w:rsidR="00367C16" w:rsidRPr="008B5152" w:rsidRDefault="00367C16"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 xml:space="preserve">Researchers studying </w:t>
      </w:r>
      <w:r w:rsidR="0064263E" w:rsidRPr="008B5152">
        <w:rPr>
          <w:rFonts w:ascii="Times New Roman" w:hAnsi="Times New Roman" w:cs="Times New Roman"/>
          <w:sz w:val="24"/>
          <w:szCs w:val="24"/>
        </w:rPr>
        <w:t>migration</w:t>
      </w:r>
      <w:r w:rsidRPr="008B5152">
        <w:rPr>
          <w:rFonts w:ascii="Times New Roman" w:hAnsi="Times New Roman" w:cs="Times New Roman"/>
          <w:sz w:val="24"/>
          <w:szCs w:val="24"/>
        </w:rPr>
        <w:t xml:space="preserve"> related to disasters have utilized a couple of different approaches to identify time periods for migration.</w:t>
      </w:r>
    </w:p>
    <w:p w14:paraId="32312220" w14:textId="77777777" w:rsidR="00010CF8" w:rsidRPr="008B5152" w:rsidRDefault="00010CF8" w:rsidP="00A365D1">
      <w:pPr>
        <w:spacing w:line="480" w:lineRule="auto"/>
        <w:rPr>
          <w:rFonts w:ascii="Times New Roman" w:hAnsi="Times New Roman" w:cs="Times New Roman"/>
          <w:sz w:val="24"/>
          <w:szCs w:val="24"/>
        </w:rPr>
      </w:pPr>
    </w:p>
    <w:p w14:paraId="5FDE5C67" w14:textId="27F77C0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Used for Disaster Research</w:t>
      </w:r>
    </w:p>
    <w:p w14:paraId="59C91ABE" w14:textId="39EEDBDA"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 xml:space="preserve">The American Community Survey and the Decennial Census are </w:t>
      </w:r>
      <w:r w:rsidR="00FC3506" w:rsidRPr="008B5152">
        <w:rPr>
          <w:rFonts w:ascii="Times New Roman" w:hAnsi="Times New Roman" w:cs="Times New Roman"/>
          <w:sz w:val="24"/>
          <w:szCs w:val="24"/>
        </w:rPr>
        <w:t>like</w:t>
      </w:r>
      <w:r w:rsidR="00010CF8" w:rsidRPr="008B5152">
        <w:rPr>
          <w:rFonts w:ascii="Times New Roman" w:hAnsi="Times New Roman" w:cs="Times New Roman"/>
          <w:sz w:val="24"/>
          <w:szCs w:val="24"/>
        </w:rPr>
        <w:t xml:space="preserve"> phone surveys in that </w:t>
      </w:r>
      <w:r w:rsidR="00961B3C" w:rsidRPr="008B5152">
        <w:rPr>
          <w:rFonts w:ascii="Times New Roman" w:hAnsi="Times New Roman" w:cs="Times New Roman"/>
          <w:sz w:val="24"/>
          <w:szCs w:val="24"/>
        </w:rPr>
        <w:t>all generate</w:t>
      </w:r>
      <w:r w:rsidR="00010CF8" w:rsidRPr="008B5152">
        <w:rPr>
          <w:rFonts w:ascii="Times New Roman" w:hAnsi="Times New Roman" w:cs="Times New Roman"/>
          <w:sz w:val="24"/>
          <w:szCs w:val="24"/>
        </w:rPr>
        <w:t xml:space="preserve"> random samples </w:t>
      </w:r>
      <w:r w:rsidR="00961B3C" w:rsidRPr="008B5152">
        <w:rPr>
          <w:rFonts w:ascii="Times New Roman" w:hAnsi="Times New Roman" w:cs="Times New Roman"/>
          <w:sz w:val="24"/>
          <w:szCs w:val="24"/>
        </w:rPr>
        <w:t>from a</w:t>
      </w:r>
      <w:r w:rsidR="00010CF8" w:rsidRPr="008B5152">
        <w:rPr>
          <w:rFonts w:ascii="Times New Roman" w:hAnsi="Times New Roman" w:cs="Times New Roman"/>
          <w:sz w:val="24"/>
          <w:szCs w:val="24"/>
        </w:rPr>
        <w:t xml:space="preserve"> sampling frame</w:t>
      </w:r>
      <w:r w:rsidR="00FC3506" w:rsidRPr="008B5152">
        <w:rPr>
          <w:rFonts w:ascii="Times New Roman" w:hAnsi="Times New Roman" w:cs="Times New Roman"/>
          <w:sz w:val="24"/>
          <w:szCs w:val="24"/>
        </w:rPr>
        <w:t xml:space="preserve">. The ACS and Decennial Census sample addresses to get their random samples. 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4F5756" w:rsidRPr="008B5152">
        <w:rPr>
          <w:rFonts w:ascii="Times New Roman" w:hAnsi="Times New Roman" w:cs="Times New Roman"/>
          <w:sz w:val="24"/>
          <w:szCs w:val="24"/>
        </w:rPr>
        <w:t>correlation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w:t>
      </w:r>
      <w:r w:rsidR="00802A49" w:rsidRPr="008B5152">
        <w:rPr>
          <w:rFonts w:ascii="Times New Roman" w:hAnsi="Times New Roman" w:cs="Times New Roman"/>
          <w:sz w:val="24"/>
          <w:szCs w:val="24"/>
        </w:rPr>
        <w:lastRenderedPageBreak/>
        <w:t xml:space="preserve">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w:t>
      </w:r>
      <w:r w:rsidR="00ED3293">
        <w:rPr>
          <w:rFonts w:ascii="Times New Roman" w:hAnsi="Times New Roman" w:cs="Times New Roman"/>
          <w:sz w:val="24"/>
          <w:szCs w:val="24"/>
        </w:rPr>
        <w:lastRenderedPageBreak/>
        <w:t>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w:t>
      </w:r>
      <w:r>
        <w:rPr>
          <w:rFonts w:ascii="Times New Roman" w:hAnsi="Times New Roman" w:cs="Times New Roman"/>
          <w:sz w:val="24"/>
          <w:szCs w:val="24"/>
        </w:rPr>
        <w:lastRenderedPageBreak/>
        <w:t xml:space="preserve">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lastRenderedPageBreak/>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Eyeota, usually with the goal of profiling customers. This information is most often gathered through internet cookies, which </w:t>
      </w:r>
      <w:r w:rsidR="0031337F">
        <w:rPr>
          <w:rFonts w:ascii="Times New Roman" w:hAnsi="Times New Roman" w:cs="Times New Roman"/>
          <w:sz w:val="24"/>
          <w:szCs w:val="24"/>
        </w:rPr>
        <w:t>while often required to make websites run correctly, also gather information about the 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and various interests 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even in projects that require multiple 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3D557A67"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even when the correct race is listed in primary sources (like voting records) for 96% of the sample, the accuracy for the five datasets range from 74% to 85%.</w:t>
      </w:r>
      <w:r w:rsidR="001A19E6">
        <w:rPr>
          <w:rFonts w:ascii="Times New Roman" w:hAnsi="Times New Roman" w:cs="Times New Roman"/>
          <w:sz w:val="24"/>
          <w:szCs w:val="24"/>
        </w:rPr>
        <w:t xml:space="preserve"> These accuracy rates are even worse for minorities, like accuracy ranging from 56% to 76% for African Americans, and 64%-75% for Hispanics. </w:t>
      </w:r>
      <w:r w:rsidR="004551B0">
        <w:rPr>
          <w:rFonts w:ascii="Times New Roman" w:hAnsi="Times New Roman" w:cs="Times New Roman"/>
          <w:sz w:val="24"/>
          <w:szCs w:val="24"/>
        </w:rPr>
        <w:t>This example on race reveals a trend seen for religious affiliation or educational attainment: variables that clump around a single variable and have few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297AF161" w:rsidR="0059403D" w:rsidRPr="00B37263"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w:t>
      </w:r>
      <w:r>
        <w:rPr>
          <w:rFonts w:ascii="Times New Roman" w:hAnsi="Times New Roman" w:cs="Times New Roman"/>
          <w:sz w:val="24"/>
          <w:szCs w:val="24"/>
        </w:rPr>
        <w:t xml:space="preserve"> categories of the best performing</w:t>
      </w:r>
      <w:r>
        <w:rPr>
          <w:rFonts w:ascii="Times New Roman" w:hAnsi="Times New Roman" w:cs="Times New Roman"/>
          <w:sz w:val="24"/>
          <w:szCs w:val="24"/>
        </w:rPr>
        <w:t xml:space="preserve"> third party data sets.</w:t>
      </w:r>
    </w:p>
    <w:p w14:paraId="35E9D29A" w14:textId="168C7997" w:rsidR="008B0A41" w:rsidRPr="008B5152" w:rsidRDefault="0062773C" w:rsidP="00A365D1">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PIKs and PIK variable assignmen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person place assignment</w:t>
      </w:r>
      <w:r w:rsidR="008B0A41" w:rsidRPr="008B5152">
        <w:rPr>
          <w:rFonts w:ascii="Times New Roman" w:hAnsi="Times New Roman" w:cs="Times New Roman"/>
          <w:sz w:val="24"/>
          <w:szCs w:val="24"/>
        </w:rPr>
        <w:t xml:space="preserve"> </w:t>
      </w:r>
      <w:r w:rsidR="00AE51A8">
        <w:rPr>
          <w:rFonts w:ascii="Times New Roman" w:hAnsi="Times New Roman" w:cs="Times New Roman"/>
          <w:sz w:val="24"/>
          <w:szCs w:val="24"/>
        </w:rPr>
        <w:t>are</w:t>
      </w:r>
      <w:r w:rsidR="008B0A41" w:rsidRPr="008B5152">
        <w:rPr>
          <w:rFonts w:ascii="Times New Roman" w:hAnsi="Times New Roman" w:cs="Times New Roman"/>
          <w:sz w:val="24"/>
          <w:szCs w:val="24"/>
        </w:rPr>
        <w:t xml:space="preserve"> the locations. The Census Bureau also has a solution for researchers here: the Master Address File has IDentification keys (MAFIDs) for addresses. The Master Address File is a record of all known addresses with people living in them, including group quarters, and </w:t>
      </w:r>
      <w:r w:rsidR="008B0A41" w:rsidRPr="008B5152">
        <w:rPr>
          <w:rFonts w:ascii="Times New Roman" w:hAnsi="Times New Roman" w:cs="Times New Roman"/>
          <w:sz w:val="24"/>
          <w:szCs w:val="24"/>
        </w:rPr>
        <w:lastRenderedPageBreak/>
        <w:t xml:space="preserve">is regularly updated. The American Community Survey </w:t>
      </w:r>
      <w:r w:rsidR="00FF28DC" w:rsidRPr="008B5152">
        <w:rPr>
          <w:rFonts w:ascii="Times New Roman" w:hAnsi="Times New Roman" w:cs="Times New Roman"/>
          <w:sz w:val="24"/>
          <w:szCs w:val="24"/>
        </w:rPr>
        <w:t>avoids</w:t>
      </w:r>
      <w:r w:rsidR="008B0A41"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Administrative-data-based efforts rely on 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7703CDB5"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s</w:t>
      </w:r>
      <w:r w:rsidR="00FB1338">
        <w:rPr>
          <w:rFonts w:ascii="Times New Roman" w:hAnsi="Times New Roman" w:cs="Times New Roman"/>
          <w:sz w:val="24"/>
          <w:szCs w:val="24"/>
        </w:rPr>
        <w:t xml:space="preserve"> (demoframe)</w:t>
      </w:r>
      <w:r w:rsidR="00FB77AE">
        <w:rPr>
          <w:rFonts w:ascii="Times New Roman" w:hAnsi="Times New Roman" w:cs="Times New Roman"/>
          <w:sz w:val="24"/>
          <w:szCs w:val="24"/>
        </w:rPr>
        <w:t xml:space="preserv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w:t>
      </w:r>
      <w:r w:rsidR="006648AB">
        <w:rPr>
          <w:rFonts w:ascii="Times New Roman" w:hAnsi="Times New Roman" w:cs="Times New Roman"/>
          <w:sz w:val="24"/>
          <w:szCs w:val="24"/>
        </w:rPr>
        <w:lastRenderedPageBreak/>
        <w:t xml:space="preserve">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6C915A01" w14:textId="1C1A4077" w:rsidR="007A0444"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Both methods which utilize the Person Place Table, the business rules approach to person/place matching and the demofram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mofram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w:t>
      </w:r>
      <w:r w:rsidR="00D85074">
        <w:rPr>
          <w:rFonts w:ascii="Times New Roman" w:hAnsi="Times New Roman" w:cs="Times New Roman"/>
          <w:sz w:val="24"/>
          <w:szCs w:val="24"/>
        </w:rPr>
        <w:lastRenderedPageBreak/>
        <w:t>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sourceid,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demofram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mafids that were considered valid housing units during the last decennial census. </w:t>
      </w:r>
    </w:p>
    <w:p w14:paraId="465C1743" w14:textId="51C13952"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3C52A1">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They suggest using either 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demofram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demofram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not_mafid’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w:t>
      </w:r>
      <w:r>
        <w:rPr>
          <w:rFonts w:ascii="Times New Roman" w:hAnsi="Times New Roman" w:cs="Times New Roman"/>
          <w:sz w:val="24"/>
          <w:szCs w:val="24"/>
        </w:rPr>
        <w:lastRenderedPageBreak/>
        <w:t>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Decennial Census, and Demofram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 xml:space="preserve">above .7 are </w:t>
      </w:r>
      <w:r w:rsidR="00CA44ED">
        <w:rPr>
          <w:rFonts w:ascii="Times New Roman" w:hAnsi="Times New Roman" w:cs="Times New Roman"/>
          <w:sz w:val="24"/>
          <w:szCs w:val="24"/>
        </w:rPr>
        <w:lastRenderedPageBreak/>
        <w:t>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pik/mafid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compare the performance of these various methods, I will analyze the percent match between the 2020 Decennial Census, the Demofram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s ( including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Krippendorff’s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demofram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demoframe extract is a whole-universe accounting like the Decennial Census, we can see if and where people are moving by comparing the three datasets used in the previous analyses (the 2020v3 demofram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r w:rsidR="00A47F1F">
        <w:rPr>
          <w:rFonts w:ascii="Times New Roman" w:hAnsi="Times New Roman" w:cs="Times New Roman"/>
          <w:sz w:val="24"/>
          <w:szCs w:val="24"/>
        </w:rPr>
        <w:t>specti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demofram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two_source</w:t>
            </w:r>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our_source</w:t>
            </w:r>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RAPPA</w:t>
            </w:r>
            <w:r w:rsidR="00CF43AC">
              <w:rPr>
                <w:rFonts w:ascii="Times New Roman" w:hAnsi="Times New Roman" w:cs="Times New Roman"/>
                <w:sz w:val="24"/>
                <w:szCs w:val="24"/>
              </w:rPr>
              <w:t>_only_sources</w:t>
            </w:r>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no_vsgi</w:t>
            </w:r>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unitstat_resstat</w:t>
            </w:r>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w:t>
            </w:r>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prospective</w:t>
            </w:r>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retrospective</w:t>
            </w:r>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t>6</w:t>
            </w:r>
            <w:r>
              <w:rPr>
                <w:rFonts w:ascii="Times New Roman" w:hAnsi="Times New Roman" w:cs="Times New Roman"/>
                <w:sz w:val="24"/>
                <w:szCs w:val="24"/>
              </w:rPr>
              <w:t xml:space="preserve">. Comparisons Between 2020 Data Products and the </w:t>
            </w:r>
            <w:r>
              <w:rPr>
                <w:rFonts w:ascii="Times New Roman" w:hAnsi="Times New Roman" w:cs="Times New Roman"/>
                <w:sz w:val="24"/>
                <w:szCs w:val="24"/>
              </w:rPr>
              <w:t>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36B2641F" w14:textId="549788DA" w:rsidR="008A070B" w:rsidRDefault="00535A6C" w:rsidP="00535A6C">
      <w:pPr>
        <w:spacing w:line="480" w:lineRule="auto"/>
      </w:pPr>
      <w:r>
        <w:tab/>
        <w:t xml:space="preserve">The purpose of this chapter is to connect the first and final chapters. We explore the accuracy of PIK and MAFID assignment in chapter I. In chapter III, I will apply these methods to a </w:t>
      </w:r>
      <w:r w:rsidR="00722271">
        <w:t>hurricane case study. How accurate are migration estimates derived from the business rules approach versus the more traditional person place model? I’ll again use the ACS and Decennial Census as benchmarks to argue for the applicability of the BRAPPA</w:t>
      </w:r>
      <w:r w:rsidR="008A070B">
        <w:t>.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w:t>
      </w:r>
      <w:r w:rsidRPr="008B5152">
        <w:rPr>
          <w:rFonts w:ascii="Times New Roman" w:hAnsi="Times New Roman" w:cs="Times New Roman"/>
          <w:sz w:val="24"/>
          <w:szCs w:val="24"/>
        </w:rPr>
        <w:lastRenderedPageBreak/>
        <w:t xml:space="preserve">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jobs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Pr="008B5152"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w:t>
      </w:r>
      <w:r>
        <w:rPr>
          <w:rFonts w:ascii="Times New Roman" w:hAnsi="Times New Roman" w:cs="Times New Roman"/>
          <w:sz w:val="24"/>
          <w:szCs w:val="24"/>
        </w:rPr>
        <w:t xml:space="preserve">, </w:t>
      </w:r>
      <w:r>
        <w:rPr>
          <w:rFonts w:ascii="Times New Roman" w:hAnsi="Times New Roman" w:cs="Times New Roman"/>
          <w:sz w:val="24"/>
          <w:szCs w:val="24"/>
        </w:rPr>
        <w:t>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7F7684AC" w14:textId="302A5B5F" w:rsidR="002E56E2" w:rsidRDefault="002E56E2" w:rsidP="00990251">
      <w:pPr>
        <w:jc w:val="center"/>
      </w:pPr>
      <w:r>
        <w:t xml:space="preserve">Chapter III: </w:t>
      </w:r>
      <w:r w:rsidR="004A6218">
        <w:t>A Hurricane-Migration Case Study</w:t>
      </w:r>
    </w:p>
    <w:p w14:paraId="10CB53EA" w14:textId="69BD1DEE" w:rsidR="004A6218" w:rsidRP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5771218E" w14:textId="77777777" w:rsidR="00387817" w:rsidRPr="00387817" w:rsidRDefault="00A50E41" w:rsidP="00387817">
      <w:pPr>
        <w:pStyle w:val="Bibliography"/>
      </w:pPr>
      <w:r>
        <w:fldChar w:fldCharType="begin"/>
      </w:r>
      <w:r w:rsidR="003C52A1">
        <w:instrText xml:space="preserve"> ADDIN ZOTERO_BIBL {"uncited":[],"omitted":[],"custom":[]} CSL_BIBLIOGRAPHY </w:instrText>
      </w:r>
      <w:r>
        <w:fldChar w:fldCharType="separate"/>
      </w:r>
      <w:r w:rsidR="00387817" w:rsidRPr="00387817">
        <w:t xml:space="preserve">Ambel, Alemayehu, Kevin McGee, and Asmelash Tsegay. 2021. </w:t>
      </w:r>
      <w:r w:rsidR="00387817" w:rsidRPr="00387817">
        <w:rPr>
          <w:i/>
          <w:iCs/>
        </w:rPr>
        <w:t>Reducing Bias in Phone Survey Samples: Effectiveness of Reweighting Techniques Using Face-to-Face Surveys as Frames in Four African Countries</w:t>
      </w:r>
      <w:r w:rsidR="00387817" w:rsidRPr="00387817">
        <w:t>. Policy Research Working Papers. The World Bank.</w:t>
      </w:r>
    </w:p>
    <w:p w14:paraId="2A212013" w14:textId="77777777" w:rsidR="00387817" w:rsidRPr="00387817" w:rsidRDefault="00387817" w:rsidP="00387817">
      <w:pPr>
        <w:pStyle w:val="Bibliography"/>
      </w:pPr>
      <w:r w:rsidRPr="00387817">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sidRPr="00387817">
        <w:rPr>
          <w:i/>
          <w:iCs/>
        </w:rPr>
        <w:t>Journal of Medical Internet Research</w:t>
      </w:r>
      <w:r w:rsidRPr="00387817">
        <w:t xml:space="preserve"> 26(1):e50421. doi:10.2196/50421.</w:t>
      </w:r>
    </w:p>
    <w:p w14:paraId="53D84A6C" w14:textId="77777777" w:rsidR="00387817" w:rsidRPr="00387817" w:rsidRDefault="00387817" w:rsidP="00387817">
      <w:pPr>
        <w:pStyle w:val="Bibliography"/>
      </w:pPr>
      <w:r w:rsidRPr="00387817">
        <w:t xml:space="preserve">Berlemann, Michael, and Max Friedrich Steinhardt. 2017. “Climate Change, Natural Disasters, and Migration—a Survey of the Empirical Evidence.” </w:t>
      </w:r>
      <w:r w:rsidRPr="00387817">
        <w:rPr>
          <w:i/>
          <w:iCs/>
        </w:rPr>
        <w:t>CESifo Economic Studies</w:t>
      </w:r>
      <w:r w:rsidRPr="00387817">
        <w:t xml:space="preserve"> 63(4):353–85. doi:10.1093/cesifo/ifx019.</w:t>
      </w:r>
    </w:p>
    <w:p w14:paraId="2BAC030D" w14:textId="77777777" w:rsidR="00387817" w:rsidRPr="00387817" w:rsidRDefault="00387817" w:rsidP="00387817">
      <w:pPr>
        <w:pStyle w:val="Bibliography"/>
      </w:pPr>
      <w:r w:rsidRPr="00387817">
        <w:t>Bijak, Jakub. 2006. “Forecasting International Migration: Selected Theories, Models, and Methods.” http://www.cefmr.pan.pl/docs/cefmr_wp_2006-04.pdf.</w:t>
      </w:r>
    </w:p>
    <w:p w14:paraId="00FDE032" w14:textId="77777777" w:rsidR="00387817" w:rsidRPr="00387817" w:rsidRDefault="00387817" w:rsidP="00387817">
      <w:pPr>
        <w:pStyle w:val="Bibliography"/>
      </w:pPr>
      <w:r w:rsidRPr="00387817">
        <w:t xml:space="preserve">Bilecen, Başak, Markus Gamper, and Miranda J. Lubbers. 2018. “The Missing Link: Social Network Analysis in Migration and Transnationalism.” </w:t>
      </w:r>
      <w:r w:rsidRPr="00387817">
        <w:rPr>
          <w:i/>
          <w:iCs/>
        </w:rPr>
        <w:t>Social Networks</w:t>
      </w:r>
      <w:r w:rsidRPr="00387817">
        <w:t xml:space="preserve"> 53:1–3. doi:10.1016/j.socnet.2017.07.001.</w:t>
      </w:r>
    </w:p>
    <w:p w14:paraId="268E82CE" w14:textId="77777777" w:rsidR="00387817" w:rsidRPr="00387817" w:rsidRDefault="00387817" w:rsidP="00387817">
      <w:pPr>
        <w:pStyle w:val="Bibliography"/>
      </w:pPr>
      <w:r w:rsidRPr="00387817">
        <w:t xml:space="preserve">Böhme, Marcus H., André Gröger, and Tobias Stöhr. 2020. “Searching for a Better Life: Predicting International Migration with Online Search Keywords.” </w:t>
      </w:r>
      <w:r w:rsidRPr="00387817">
        <w:rPr>
          <w:i/>
          <w:iCs/>
        </w:rPr>
        <w:t>Journal of Development Economics</w:t>
      </w:r>
      <w:r w:rsidRPr="00387817">
        <w:t xml:space="preserve"> 142:102347. doi:10.1016/j.jdeveco.2019.04.002.</w:t>
      </w:r>
    </w:p>
    <w:p w14:paraId="443CEBDC" w14:textId="77777777" w:rsidR="00387817" w:rsidRPr="00387817" w:rsidRDefault="00387817" w:rsidP="00387817">
      <w:pPr>
        <w:pStyle w:val="Bibliography"/>
      </w:pPr>
      <w:r w:rsidRPr="00387817">
        <w:t xml:space="preserve">Bronson, Nathan, Thomas Lento, and Janet L. Wiener. 2015. “Open Data Challenges at Facebook.” Pp. 1516–19 in </w:t>
      </w:r>
      <w:r w:rsidRPr="00387817">
        <w:rPr>
          <w:i/>
          <w:iCs/>
        </w:rPr>
        <w:t>2015 IEEE 31st International Conference on Data Engineering</w:t>
      </w:r>
      <w:r w:rsidRPr="00387817">
        <w:t>.</w:t>
      </w:r>
    </w:p>
    <w:p w14:paraId="70311FC9" w14:textId="77777777" w:rsidR="00387817" w:rsidRPr="00387817" w:rsidRDefault="00387817" w:rsidP="00387817">
      <w:pPr>
        <w:pStyle w:val="Bibliography"/>
      </w:pPr>
      <w:r w:rsidRPr="00387817">
        <w:t xml:space="preserve">Call, Kathleen Thiede, Michael Davern, Michel Boudreaux, Pamela Jo Johnson, and Justine Nelson. 2011. “Bias in Telephone Surveys That Do Not Sample Cell Phones: Uses and Limits of Poststratification Adjustments.” </w:t>
      </w:r>
      <w:r w:rsidRPr="00387817">
        <w:rPr>
          <w:i/>
          <w:iCs/>
        </w:rPr>
        <w:t>Medical Care</w:t>
      </w:r>
      <w:r w:rsidRPr="00387817">
        <w:t xml:space="preserve"> 49(4):355. doi:10.1097/MLR.0b013e3182028ac7.</w:t>
      </w:r>
    </w:p>
    <w:p w14:paraId="279D67D8" w14:textId="77777777" w:rsidR="00387817" w:rsidRPr="00387817" w:rsidRDefault="00387817" w:rsidP="00387817">
      <w:pPr>
        <w:pStyle w:val="Bibliography"/>
      </w:pPr>
      <w:r w:rsidRPr="00387817">
        <w:t>Card, David, Raj Chetty, Martin S. Feldstein, and Emmanuel Saez. 2010. “Expanding Access to Administrative Data for Research in the United States.”</w:t>
      </w:r>
    </w:p>
    <w:p w14:paraId="5CA58CD4" w14:textId="77777777" w:rsidR="00387817" w:rsidRPr="00387817" w:rsidRDefault="00387817" w:rsidP="00387817">
      <w:pPr>
        <w:pStyle w:val="Bibliography"/>
      </w:pPr>
      <w:r w:rsidRPr="00387817">
        <w:t xml:space="preserve">Craig, Jean B., Joan M. Culley, Jane Richter, Erik R. Svendsen, and Sara Donevant. 2018. “Data Capture and Analysis of Signs and Symptoms in a Chemically Exposed Population.” </w:t>
      </w:r>
      <w:r w:rsidRPr="00387817">
        <w:rPr>
          <w:i/>
          <w:iCs/>
        </w:rPr>
        <w:t>Journal of Informatics Nursing</w:t>
      </w:r>
      <w:r w:rsidRPr="00387817">
        <w:t xml:space="preserve"> 3(3):10–15.</w:t>
      </w:r>
    </w:p>
    <w:p w14:paraId="5618862B" w14:textId="77777777" w:rsidR="00387817" w:rsidRPr="00387817" w:rsidRDefault="00387817" w:rsidP="00387817">
      <w:pPr>
        <w:pStyle w:val="Bibliography"/>
      </w:pPr>
      <w:r w:rsidRPr="00387817">
        <w:t xml:space="preserve">Craig, Jean B., Joan M. Culley, Abbas Tavakoli, and Erik R. Svendsen. 2013. “Gleaning Data From Disaster: A Hospital-Based Data Mining Method To Studying All-Hazard Triage After A Chemical Disaster.” </w:t>
      </w:r>
      <w:r w:rsidRPr="00387817">
        <w:rPr>
          <w:i/>
          <w:iCs/>
        </w:rPr>
        <w:t>American Journal of Disaster Medicine</w:t>
      </w:r>
      <w:r w:rsidRPr="00387817">
        <w:t xml:space="preserve"> 8(2):97–111. doi:10.5055/ajdm.2013.0116.</w:t>
      </w:r>
    </w:p>
    <w:p w14:paraId="05E001B5" w14:textId="77777777" w:rsidR="00387817" w:rsidRPr="00387817" w:rsidRDefault="00387817" w:rsidP="00387817">
      <w:pPr>
        <w:pStyle w:val="Bibliography"/>
      </w:pPr>
      <w:r w:rsidRPr="00387817">
        <w:lastRenderedPageBreak/>
        <w:t xml:space="preserve">Curtis, Katherine, Elizabeth Fussell, and Jack DeWaard. 2015. “Recovery Migration after Hurricanes Katrina and Rita: Spatial Concentration and Intensification in the Migration System.” </w:t>
      </w:r>
      <w:r w:rsidRPr="00387817">
        <w:rPr>
          <w:i/>
          <w:iCs/>
        </w:rPr>
        <w:t>Demography</w:t>
      </w:r>
      <w:r w:rsidRPr="00387817">
        <w:t xml:space="preserve"> 52(4):1269–93. doi:10.1007/s13524-015-0400-7.</w:t>
      </w:r>
    </w:p>
    <w:p w14:paraId="7DAE274F" w14:textId="77777777" w:rsidR="00387817" w:rsidRPr="00387817" w:rsidRDefault="00387817" w:rsidP="00387817">
      <w:pPr>
        <w:pStyle w:val="Bibliography"/>
      </w:pPr>
      <w:r w:rsidRPr="00387817">
        <w:t>Demographic Frame Team. 2025. “Demographic Frame Extract Notes- 2023v1.”</w:t>
      </w:r>
    </w:p>
    <w:p w14:paraId="1D27087F" w14:textId="77777777" w:rsidR="00387817" w:rsidRPr="00387817" w:rsidRDefault="00387817" w:rsidP="00387817">
      <w:pPr>
        <w:pStyle w:val="Bibliography"/>
      </w:pPr>
      <w:r w:rsidRPr="00387817">
        <w:t>Devine, Jason, Spader Jonathan, and King Ryan. 2021. “2020 Census Data Review.” https://www.census.gov/newsroom/blogs/random-samplings/2021/04/2020-census-data-review.html.</w:t>
      </w:r>
    </w:p>
    <w:p w14:paraId="7D7DC148" w14:textId="77777777" w:rsidR="00387817" w:rsidRPr="00387817" w:rsidRDefault="00387817" w:rsidP="00387817">
      <w:pPr>
        <w:pStyle w:val="Bibliography"/>
      </w:pPr>
      <w:r w:rsidRPr="00387817">
        <w:t xml:space="preserve">Faist, Thomas. 2015. “Transnational Social Spaces.” </w:t>
      </w:r>
      <w:r w:rsidRPr="00387817">
        <w:rPr>
          <w:i/>
          <w:iCs/>
        </w:rPr>
        <w:t>Ethnic and Racial Studies</w:t>
      </w:r>
      <w:r w:rsidRPr="00387817">
        <w:t xml:space="preserve"> 38(13):2271–74. doi:10.1080/01419870.2015.1058502.</w:t>
      </w:r>
    </w:p>
    <w:p w14:paraId="5C6CDC7E" w14:textId="77777777" w:rsidR="00387817" w:rsidRPr="00387817" w:rsidRDefault="00387817" w:rsidP="00387817">
      <w:pPr>
        <w:pStyle w:val="Bibliography"/>
      </w:pPr>
      <w:r w:rsidRPr="00387817">
        <w:t xml:space="preserve">Feliciano, Cynthia, and Yader R. Lanuza. 2017. “An Immigrant Paradox? Contextual Attainment and Intergenerational Educational Mobility.” </w:t>
      </w:r>
      <w:r w:rsidRPr="00387817">
        <w:rPr>
          <w:i/>
          <w:iCs/>
        </w:rPr>
        <w:t>American Sociological Review</w:t>
      </w:r>
      <w:r w:rsidRPr="00387817">
        <w:t xml:space="preserve"> 82(1):211–41. doi:10.1177/0003122416684777.</w:t>
      </w:r>
    </w:p>
    <w:p w14:paraId="5753B8FF" w14:textId="77777777" w:rsidR="00387817" w:rsidRPr="00387817" w:rsidRDefault="00387817" w:rsidP="00387817">
      <w:pPr>
        <w:pStyle w:val="Bibliography"/>
      </w:pPr>
      <w:r w:rsidRPr="00387817">
        <w:t xml:space="preserve">Fussell, Elizabeth, and Douglas S. Massey. 2004. “The Limits to Cumulative Causation: International Migration from Mexican Urban Areas.” </w:t>
      </w:r>
      <w:r w:rsidRPr="00387817">
        <w:rPr>
          <w:i/>
          <w:iCs/>
        </w:rPr>
        <w:t>Demography</w:t>
      </w:r>
      <w:r w:rsidRPr="00387817">
        <w:t xml:space="preserve"> 41(1):151–71. https://www.jstor.org/stable/1515217.</w:t>
      </w:r>
    </w:p>
    <w:p w14:paraId="41ECE5B4" w14:textId="77777777" w:rsidR="00387817" w:rsidRPr="00387817" w:rsidRDefault="00387817" w:rsidP="00387817">
      <w:pPr>
        <w:pStyle w:val="Bibliography"/>
      </w:pPr>
      <w:r w:rsidRPr="00387817">
        <w:t xml:space="preserve">Gourlay, Sydney, Talip Kilic, Antonio Martuscelli, Philip Wollburg, and Alberto Zezza. 2021. “Viewpoint: High-Frequency Phone Surveys on COVID-19: Good Practices, Open Questions.” </w:t>
      </w:r>
      <w:r w:rsidRPr="00387817">
        <w:rPr>
          <w:i/>
          <w:iCs/>
        </w:rPr>
        <w:t>Food Policy</w:t>
      </w:r>
      <w:r w:rsidRPr="00387817">
        <w:t xml:space="preserve"> 105:102153. doi:10.1016/j.foodpol.2021.102153.</w:t>
      </w:r>
    </w:p>
    <w:p w14:paraId="383506C7" w14:textId="77777777" w:rsidR="00387817" w:rsidRPr="00387817" w:rsidRDefault="00387817" w:rsidP="00387817">
      <w:pPr>
        <w:pStyle w:val="Bibliography"/>
      </w:pPr>
      <w:r w:rsidRPr="00387817">
        <w:t xml:space="preserve">Harron, Katie, Chris Dibben, James Boyd, Anders Hjern, Mahmoud Azimaee, Mauricio L. Barreto, and Harvey Goldstein. 2017. “Challenges in Administrative Data Linkage for Research.” </w:t>
      </w:r>
      <w:r w:rsidRPr="00387817">
        <w:rPr>
          <w:i/>
          <w:iCs/>
        </w:rPr>
        <w:t>Big Data &amp; Society</w:t>
      </w:r>
      <w:r w:rsidRPr="00387817">
        <w:t xml:space="preserve"> 4(2):2053951717745678. doi:10.1177/2053951717745678.</w:t>
      </w:r>
    </w:p>
    <w:p w14:paraId="6551D8B5" w14:textId="77777777" w:rsidR="00387817" w:rsidRPr="00387817" w:rsidRDefault="00387817" w:rsidP="00387817">
      <w:pPr>
        <w:pStyle w:val="Bibliography"/>
      </w:pPr>
      <w:r w:rsidRPr="00387817">
        <w:t>Hauer, Mathew, and James Byars. 2019. “IRS County-to-County Migration Data, 1990</w:t>
      </w:r>
      <w:r w:rsidRPr="00387817">
        <w:rPr>
          <w:rFonts w:ascii="Arial" w:hAnsi="Arial" w:cs="Arial"/>
        </w:rPr>
        <w:t>‒</w:t>
      </w:r>
      <w:r w:rsidRPr="00387817">
        <w:t>2010.</w:t>
      </w:r>
      <w:r w:rsidRPr="00387817">
        <w:rPr>
          <w:rFonts w:ascii="Aptos" w:hAnsi="Aptos" w:cs="Aptos"/>
        </w:rPr>
        <w:t>”</w:t>
      </w:r>
      <w:r w:rsidRPr="00387817">
        <w:t xml:space="preserve"> </w:t>
      </w:r>
      <w:r w:rsidRPr="00387817">
        <w:rPr>
          <w:i/>
          <w:iCs/>
        </w:rPr>
        <w:t>Demographic Research</w:t>
      </w:r>
      <w:r w:rsidRPr="00387817">
        <w:t xml:space="preserve"> 40:1153–66. https://www.demographic-research.org/articles/volume/40/40.</w:t>
      </w:r>
    </w:p>
    <w:p w14:paraId="0FF37E7C" w14:textId="77777777" w:rsidR="00387817" w:rsidRPr="00387817" w:rsidRDefault="00387817" w:rsidP="00387817">
      <w:pPr>
        <w:pStyle w:val="Bibliography"/>
      </w:pPr>
      <w:r w:rsidRPr="00387817">
        <w:t xml:space="preserve">Hauer, Mathew E., Steven R. Holloway, and Takashi Oda. 2020. “Evacuees and Migrants Exhibit Different Migration Systems After the Great East Japan Earthquake and Tsunami.” </w:t>
      </w:r>
      <w:r w:rsidRPr="00387817">
        <w:rPr>
          <w:i/>
          <w:iCs/>
        </w:rPr>
        <w:t>Demography</w:t>
      </w:r>
      <w:r w:rsidRPr="00387817">
        <w:t xml:space="preserve"> 57(4):1437–57. doi:10.1007/s13524-020-00883-7.</w:t>
      </w:r>
    </w:p>
    <w:p w14:paraId="0B480FA6" w14:textId="77777777" w:rsidR="00387817" w:rsidRPr="00387817" w:rsidRDefault="00387817" w:rsidP="00387817">
      <w:pPr>
        <w:pStyle w:val="Bibliography"/>
      </w:pPr>
      <w:r w:rsidRPr="00387817">
        <w:t>Johnson, Roger, Justin Bland, and Charles Coleman. 2008. “Impacts of the 2005 Gulf Coast Hurricanes on Domestic Migration The U.S. Census Bureau’s Response.”</w:t>
      </w:r>
    </w:p>
    <w:p w14:paraId="668D1A69" w14:textId="77777777" w:rsidR="00387817" w:rsidRPr="00387817" w:rsidRDefault="00387817" w:rsidP="00387817">
      <w:pPr>
        <w:pStyle w:val="Bibliography"/>
      </w:pPr>
      <w:r w:rsidRPr="00387817">
        <w:t xml:space="preserve">Lathan, Hannah Stuart, Amy Kwan, Courtney Takats, Joshua P. Tanner, Rachel Wormer, Diana Romero, and Heidi E. Jones. 2023. “Ethical Considerations and Methodological Uses of Facebook Data in Public Health Research: A Systematic Review.” </w:t>
      </w:r>
      <w:r w:rsidRPr="00387817">
        <w:rPr>
          <w:i/>
          <w:iCs/>
        </w:rPr>
        <w:t>Social Science &amp; Medicine</w:t>
      </w:r>
      <w:r w:rsidRPr="00387817">
        <w:t xml:space="preserve"> 322:115807. doi:10.1016/j.socscimed.2023.115807.</w:t>
      </w:r>
    </w:p>
    <w:p w14:paraId="4E3B1672" w14:textId="77777777" w:rsidR="00387817" w:rsidRPr="00387817" w:rsidRDefault="00387817" w:rsidP="00387817">
      <w:pPr>
        <w:pStyle w:val="Bibliography"/>
      </w:pPr>
      <w:r w:rsidRPr="00387817">
        <w:t>Layne, Mary, Deborah Wagner, and Cynthia Rothhaas. 2014. “Estimating Record Linkage False Match Rate for the Person Identification Validation System.”</w:t>
      </w:r>
    </w:p>
    <w:p w14:paraId="4BD8E742" w14:textId="77777777" w:rsidR="00387817" w:rsidRPr="00387817" w:rsidRDefault="00387817" w:rsidP="00387817">
      <w:pPr>
        <w:pStyle w:val="Bibliography"/>
      </w:pPr>
      <w:r w:rsidRPr="00387817">
        <w:t xml:space="preserve">Lee, Everett S. 1966. “A Theory of Migration.” </w:t>
      </w:r>
      <w:r w:rsidRPr="00387817">
        <w:rPr>
          <w:i/>
          <w:iCs/>
        </w:rPr>
        <w:t>Demography</w:t>
      </w:r>
      <w:r w:rsidRPr="00387817">
        <w:t xml:space="preserve"> 3(1):47–57. doi:10.2307/2060063.</w:t>
      </w:r>
    </w:p>
    <w:p w14:paraId="5B2CB2A1" w14:textId="77777777" w:rsidR="00387817" w:rsidRPr="00387817" w:rsidRDefault="00387817" w:rsidP="00387817">
      <w:pPr>
        <w:pStyle w:val="Bibliography"/>
      </w:pPr>
      <w:r w:rsidRPr="00387817">
        <w:lastRenderedPageBreak/>
        <w:t>Linden, Thomas, Rishabh Khandelwal, Hamza Harkous, and Kassem Fawaz. 2019. “The Privacy Policy Landscape After the GDPR.”</w:t>
      </w:r>
    </w:p>
    <w:p w14:paraId="5CCDBAA8" w14:textId="77777777" w:rsidR="00387817" w:rsidRPr="00387817" w:rsidRDefault="00387817" w:rsidP="00387817">
      <w:pPr>
        <w:pStyle w:val="Bibliography"/>
      </w:pPr>
      <w:r w:rsidRPr="00387817">
        <w:t xml:space="preserve">Markovikj, Dejan, Sonja Gievska, Michal Kosinski, and David Stillwell. 2013. “Mining Facebook Data for Predictive Personality Modeling.” </w:t>
      </w:r>
      <w:r w:rsidRPr="00387817">
        <w:rPr>
          <w:i/>
          <w:iCs/>
        </w:rPr>
        <w:t>Proceedings of the International AAAI Conference on Web and Social Media</w:t>
      </w:r>
      <w:r w:rsidRPr="00387817">
        <w:t xml:space="preserve"> 7(2):23–26. doi:10.1609/icwsm.v7i2.14466.</w:t>
      </w:r>
    </w:p>
    <w:p w14:paraId="5B7E95A6" w14:textId="77777777" w:rsidR="00387817" w:rsidRPr="00387817" w:rsidRDefault="00387817" w:rsidP="00387817">
      <w:pPr>
        <w:pStyle w:val="Bibliography"/>
      </w:pPr>
      <w:r w:rsidRPr="00387817">
        <w:t xml:space="preserve">Massey, Douglas S. 1990. “Social Structure, Household Strategies, and the Cumulative Causation of Migration.” </w:t>
      </w:r>
      <w:r w:rsidRPr="00387817">
        <w:rPr>
          <w:i/>
          <w:iCs/>
        </w:rPr>
        <w:t>Population Index</w:t>
      </w:r>
      <w:r w:rsidRPr="00387817">
        <w:t xml:space="preserve"> 56(1):3–26. doi:10.2307/3644186.</w:t>
      </w:r>
    </w:p>
    <w:p w14:paraId="223FDA3F" w14:textId="77777777" w:rsidR="00387817" w:rsidRPr="00387817" w:rsidRDefault="00387817" w:rsidP="00387817">
      <w:pPr>
        <w:pStyle w:val="Bibliography"/>
      </w:pPr>
      <w:r w:rsidRPr="00387817">
        <w:t xml:space="preserve">Massey, Douglas S. 2015. “A Missing Element in Migration Theories.” </w:t>
      </w:r>
      <w:r w:rsidRPr="00387817">
        <w:rPr>
          <w:i/>
          <w:iCs/>
        </w:rPr>
        <w:t>Migration Letters</w:t>
      </w:r>
      <w:r w:rsidRPr="00387817">
        <w:t xml:space="preserve"> 12(3):279–99. doi:10.59670/ml.v12i3.280.</w:t>
      </w:r>
    </w:p>
    <w:p w14:paraId="06A46DAB" w14:textId="77777777" w:rsidR="00387817" w:rsidRPr="00387817" w:rsidRDefault="00387817" w:rsidP="00387817">
      <w:pPr>
        <w:pStyle w:val="Bibliography"/>
      </w:pPr>
      <w:r w:rsidRPr="00387817">
        <w:t xml:space="preserve">Massey, Douglas S., Joaquín Arango, Graeme Hugo, Ali Kouaouci, Adela Pellegrino, and J. Edward Taylor. 1993. “Theories of International Migration: A Review and Appraisal.” </w:t>
      </w:r>
      <w:r w:rsidRPr="00387817">
        <w:rPr>
          <w:i/>
          <w:iCs/>
        </w:rPr>
        <w:t>Population and Development Review</w:t>
      </w:r>
      <w:r w:rsidRPr="00387817">
        <w:t xml:space="preserve"> 19(3):431–66. doi:10.2307/2938462.</w:t>
      </w:r>
    </w:p>
    <w:p w14:paraId="6D0FF73C" w14:textId="77777777" w:rsidR="00387817" w:rsidRPr="00387817" w:rsidRDefault="00387817" w:rsidP="00387817">
      <w:pPr>
        <w:pStyle w:val="Bibliography"/>
      </w:pPr>
      <w:r w:rsidRPr="00387817">
        <w:t xml:space="preserve">Mayer, Jonathan R., and John C. Mitchell. 2012. “Third-Party Web Tracking: Policy and Technology.” Pp. 413–27 in </w:t>
      </w:r>
      <w:r w:rsidRPr="00387817">
        <w:rPr>
          <w:i/>
          <w:iCs/>
        </w:rPr>
        <w:t>2012 IEEE Symposium on Security and Privacy</w:t>
      </w:r>
      <w:r w:rsidRPr="00387817">
        <w:t>.</w:t>
      </w:r>
    </w:p>
    <w:p w14:paraId="188CA8E4" w14:textId="77777777" w:rsidR="00387817" w:rsidRPr="00387817" w:rsidRDefault="00387817" w:rsidP="00387817">
      <w:pPr>
        <w:pStyle w:val="Bibliography"/>
      </w:pPr>
      <w:r w:rsidRPr="00387817">
        <w:t xml:space="preserve">Mitchell, Travis. 2018. </w:t>
      </w:r>
      <w:r w:rsidRPr="00387817">
        <w:rPr>
          <w:i/>
          <w:iCs/>
        </w:rPr>
        <w:t>Commercial Voter Files and the Study of U.S. Politics</w:t>
      </w:r>
      <w:r w:rsidRPr="00387817">
        <w:t>. Pew Research Center. https://www.pewresearch.org/methods/2018/02/15/demographic-data/.</w:t>
      </w:r>
    </w:p>
    <w:p w14:paraId="6738027A" w14:textId="77777777" w:rsidR="00387817" w:rsidRPr="00387817" w:rsidRDefault="00387817" w:rsidP="00387817">
      <w:pPr>
        <w:pStyle w:val="Bibliography"/>
      </w:pPr>
      <w:r w:rsidRPr="00387817">
        <w:t xml:space="preserve">Molloy, Raven, Christopher L. Smith, and Abigail Wozniak. 2011. “Internal Migration in the United States.” </w:t>
      </w:r>
      <w:r w:rsidRPr="00387817">
        <w:rPr>
          <w:i/>
          <w:iCs/>
        </w:rPr>
        <w:t>Journal of Economic Perspectives</w:t>
      </w:r>
      <w:r w:rsidRPr="00387817">
        <w:t xml:space="preserve"> 25(3):173–96. doi:10.1257/jep.25.3.173.</w:t>
      </w:r>
    </w:p>
    <w:p w14:paraId="6AC3DF61" w14:textId="77777777" w:rsidR="00387817" w:rsidRPr="00387817" w:rsidRDefault="00387817" w:rsidP="00387817">
      <w:pPr>
        <w:pStyle w:val="Bibliography"/>
      </w:pPr>
      <w:r w:rsidRPr="00387817">
        <w:t>Mulry, Mary H., and Cristina J. Tello-Trillo. 2023. “Full Report of the Comparisons of Administrative Record Rosters to Census Self-Responses and NRFU Household Member Responses.”</w:t>
      </w:r>
    </w:p>
    <w:p w14:paraId="775D7D01" w14:textId="77777777" w:rsidR="00387817" w:rsidRPr="00387817" w:rsidRDefault="00387817" w:rsidP="00387817">
      <w:pPr>
        <w:pStyle w:val="Bibliography"/>
      </w:pPr>
      <w:r w:rsidRPr="00387817">
        <w:t>Narayanan, Arvind, and Vitaly Shmatikov. 2007. “How To Break Anonymity of the Netflix Prize Dataset.”</w:t>
      </w:r>
    </w:p>
    <w:p w14:paraId="5891775D" w14:textId="77777777" w:rsidR="00387817" w:rsidRPr="00387817" w:rsidRDefault="00387817" w:rsidP="00387817">
      <w:pPr>
        <w:pStyle w:val="Bibliography"/>
      </w:pPr>
      <w:r w:rsidRPr="00387817">
        <w:t>Ortman, Jennifer, and Anthony Knapp. 2023. “Demographic Frame: Leveraging Person-Level Data to Enhance Census and Survey Taking.” Presented at the 2023 Southern Demographic Association Annual Meeting, San Antonio, Texas.</w:t>
      </w:r>
    </w:p>
    <w:p w14:paraId="5F9D091E" w14:textId="77777777" w:rsidR="00387817" w:rsidRPr="00387817" w:rsidRDefault="00387817" w:rsidP="00387817">
      <w:pPr>
        <w:pStyle w:val="Bibliography"/>
      </w:pPr>
      <w:r w:rsidRPr="00387817">
        <w:t xml:space="preserve">Piguet, Etienne, Pécoud Antoine, and Paul de Guchteneire. 2011. “Migration and Climate Change: An Overview.” </w:t>
      </w:r>
      <w:r w:rsidRPr="00387817">
        <w:rPr>
          <w:i/>
          <w:iCs/>
        </w:rPr>
        <w:t>Refugee Survey Quarterly</w:t>
      </w:r>
      <w:r w:rsidRPr="00387817">
        <w:t xml:space="preserve"> 30(3):1–23. doi:10.1093/rsq/hdr006.</w:t>
      </w:r>
    </w:p>
    <w:p w14:paraId="2673B80A" w14:textId="77777777" w:rsidR="00387817" w:rsidRPr="00387817" w:rsidRDefault="00387817" w:rsidP="00387817">
      <w:pPr>
        <w:pStyle w:val="Bibliography"/>
      </w:pPr>
      <w:r w:rsidRPr="00387817">
        <w:t xml:space="preserve">Roth, Wendy D. 2009. “‘Latino before the World’: The Transnational Extension of Panethnicity.” </w:t>
      </w:r>
      <w:r w:rsidRPr="00387817">
        <w:rPr>
          <w:i/>
          <w:iCs/>
        </w:rPr>
        <w:t>Ethnic and Racial Studies</w:t>
      </w:r>
      <w:r w:rsidRPr="00387817">
        <w:t xml:space="preserve"> 32(6):927–47. doi:10.1080/01419870802245042.</w:t>
      </w:r>
    </w:p>
    <w:p w14:paraId="40681FF0" w14:textId="77777777" w:rsidR="00387817" w:rsidRPr="00387817" w:rsidRDefault="00387817" w:rsidP="00387817">
      <w:pPr>
        <w:pStyle w:val="Bibliography"/>
      </w:pPr>
      <w:r w:rsidRPr="00387817">
        <w:t xml:space="preserve">Stark, Oded, and J. Edward Taylor. 1991. “Migration Incentives, Migration Types: The Role of Relative Deprivation.” </w:t>
      </w:r>
      <w:r w:rsidRPr="00387817">
        <w:rPr>
          <w:i/>
          <w:iCs/>
        </w:rPr>
        <w:t>The Economic Journal</w:t>
      </w:r>
      <w:r w:rsidRPr="00387817">
        <w:t xml:space="preserve"> 101(408):1163–78. doi:10.2307/2234433.</w:t>
      </w:r>
    </w:p>
    <w:p w14:paraId="759E1EE3" w14:textId="77777777" w:rsidR="00387817" w:rsidRPr="00387817" w:rsidRDefault="00387817" w:rsidP="00387817">
      <w:pPr>
        <w:pStyle w:val="Bibliography"/>
      </w:pPr>
      <w:r w:rsidRPr="00387817">
        <w:t xml:space="preserve">Stouffer, Samuel A. 1940. “Intervening Opportunities: A Theory Relating Mobility and Distance.” </w:t>
      </w:r>
      <w:r w:rsidRPr="00387817">
        <w:rPr>
          <w:i/>
          <w:iCs/>
        </w:rPr>
        <w:t>American Sociological Review</w:t>
      </w:r>
      <w:r w:rsidRPr="00387817">
        <w:t xml:space="preserve"> 5(6):845–67. doi:10.2307/2084520.</w:t>
      </w:r>
    </w:p>
    <w:p w14:paraId="4E13EF76" w14:textId="77777777" w:rsidR="00387817" w:rsidRPr="00387817" w:rsidRDefault="00387817" w:rsidP="00387817">
      <w:pPr>
        <w:pStyle w:val="Bibliography"/>
      </w:pPr>
      <w:r w:rsidRPr="00387817">
        <w:lastRenderedPageBreak/>
        <w:t xml:space="preserve">Streiner, David L., Geoffrey R. Norman, and John Cairney. 2015. </w:t>
      </w:r>
      <w:r w:rsidRPr="00387817">
        <w:rPr>
          <w:i/>
          <w:iCs/>
        </w:rPr>
        <w:t>Health Measurement Scales</w:t>
      </w:r>
      <w:r w:rsidRPr="00387817">
        <w:t>. Oxford: Oxford University Press.</w:t>
      </w:r>
    </w:p>
    <w:p w14:paraId="6DD66B97" w14:textId="77777777" w:rsidR="00387817" w:rsidRPr="00387817" w:rsidRDefault="00387817" w:rsidP="00387817">
      <w:pPr>
        <w:pStyle w:val="Bibliography"/>
      </w:pPr>
      <w:r w:rsidRPr="00387817">
        <w:t xml:space="preserve">Taylor, J. Edward. 1984. </w:t>
      </w:r>
      <w:r w:rsidRPr="00387817">
        <w:rPr>
          <w:i/>
          <w:iCs/>
        </w:rPr>
        <w:t>Differential Migration, Networks, Information and Risk</w:t>
      </w:r>
      <w:r w:rsidRPr="00387817">
        <w:t>. Migration and Development Program, Harvard University.</w:t>
      </w:r>
    </w:p>
    <w:p w14:paraId="55EA6502" w14:textId="77777777" w:rsidR="00387817" w:rsidRPr="00387817" w:rsidRDefault="00387817" w:rsidP="00387817">
      <w:pPr>
        <w:pStyle w:val="Bibliography"/>
      </w:pPr>
      <w:r w:rsidRPr="00387817">
        <w:t>United States Census Bureau. 2025a. “About Metropolitan and Micropolitan Statistical Areas.” https://www.census.gov/programs-surveys/metro-micro/about.html.</w:t>
      </w:r>
    </w:p>
    <w:p w14:paraId="1C31DFF6" w14:textId="77777777" w:rsidR="00387817" w:rsidRPr="00387817" w:rsidRDefault="00387817" w:rsidP="00387817">
      <w:pPr>
        <w:pStyle w:val="Bibliography"/>
      </w:pPr>
      <w:r w:rsidRPr="00387817">
        <w:t>United States Census Bureau. 2025b. “Decennial Census of Population and Housing Questionnaires &amp; Instructions.” https://www.census.gov/programs-surveys/decennial-census/technical-documentation/questionnaires.html.</w:t>
      </w:r>
    </w:p>
    <w:p w14:paraId="406998DD" w14:textId="77777777" w:rsidR="00387817" w:rsidRPr="00387817" w:rsidRDefault="00387817" w:rsidP="00387817">
      <w:pPr>
        <w:pStyle w:val="Bibliography"/>
      </w:pPr>
      <w:r w:rsidRPr="00387817">
        <w:t>United States Census Bureau. 2025c. “Design and Methodology Report.” https://www.census.gov/programs-surveys/acs/methodology/design-and-methodology.html.</w:t>
      </w:r>
    </w:p>
    <w:p w14:paraId="2E1A2E7A" w14:textId="77777777" w:rsidR="00387817" w:rsidRPr="00387817" w:rsidRDefault="00387817" w:rsidP="00387817">
      <w:pPr>
        <w:pStyle w:val="Bibliography"/>
      </w:pPr>
      <w:r w:rsidRPr="00387817">
        <w:t>Xin, Rui, Niloofar Mireshghallah, Shuyue Stella Li, Michael Duan, Hyunwoo Kim, Yejin Choi, Yulia Tsvetkov, Sewoong Oh, and Pang Wei Koh. 2025. “A False Sense of Privacy: Evaluating Textual Data Sanitization Beyond Surface-Level Privacy Leakage.”</w:t>
      </w:r>
    </w:p>
    <w:p w14:paraId="3D75D024" w14:textId="77777777" w:rsidR="00387817" w:rsidRPr="00387817" w:rsidRDefault="00387817" w:rsidP="00387817">
      <w:pPr>
        <w:pStyle w:val="Bibliography"/>
      </w:pPr>
      <w:r w:rsidRPr="00387817">
        <w:t xml:space="preserve">Zhou, Bing, Lei Zou, Ali Mostafavi, Binbin Lin, Mingzheng Yang, Nasir Gharaibeh, Heng Cai, Joynal Abedin, and Debayan Mandal. 2022. “VictimFinder: Harvesting Rescue Requests in Disaster Response from Social Media with BERT.” </w:t>
      </w:r>
      <w:r w:rsidRPr="00387817">
        <w:rPr>
          <w:i/>
          <w:iCs/>
        </w:rPr>
        <w:t>Computers, Environment and Urban Systems</w:t>
      </w:r>
      <w:r w:rsidRPr="00387817">
        <w:t xml:space="preserve"> 95:101824. doi:10.1016/j.compenvurbsys.2022.101824.</w:t>
      </w:r>
    </w:p>
    <w:p w14:paraId="6BBEDC67" w14:textId="77777777" w:rsidR="00387817" w:rsidRPr="00387817" w:rsidRDefault="00387817" w:rsidP="00387817">
      <w:pPr>
        <w:pStyle w:val="Bibliography"/>
      </w:pPr>
      <w:r w:rsidRPr="00387817">
        <w:t xml:space="preserve">Zou, Lei, Nina S. N. Lam, Heng Cai, and Yi Qiang. 2018. “Mining Twitter Data for Improved Understanding of Disaster Resilience.” </w:t>
      </w:r>
      <w:r w:rsidRPr="00387817">
        <w:rPr>
          <w:i/>
          <w:iCs/>
        </w:rPr>
        <w:t>Annals of the American Association of Geographers</w:t>
      </w:r>
      <w:r w:rsidRPr="00387817">
        <w:t xml:space="preserve"> 108(5):1422–41. doi:10.1080/24694452.2017.1421897.</w:t>
      </w:r>
    </w:p>
    <w:p w14:paraId="141A47C4" w14:textId="77777777" w:rsidR="00387817" w:rsidRPr="00387817" w:rsidRDefault="00387817" w:rsidP="00387817">
      <w:pPr>
        <w:pStyle w:val="Bibliography"/>
      </w:pPr>
      <w:r w:rsidRPr="00387817">
        <w:t xml:space="preserve">Zou, Lei, Nina S. N. Lam, Shayan Shams, Heng Cai, Michelle A. Meyer, Seungwon Yang, Kisung Lee, Seung-Jong Park, and Margaret A. Reams. 2019. “Social and Geographical Disparities in Twitter Use during Hurricane Harvey.” </w:t>
      </w:r>
      <w:r w:rsidRPr="00387817">
        <w:rPr>
          <w:i/>
          <w:iCs/>
        </w:rPr>
        <w:t>International Journal of Digital Earth</w:t>
      </w:r>
      <w:r w:rsidRPr="00387817">
        <w:t xml:space="preserve"> 12(11):1300–1318. doi:10.1080/17538947.2018.1545878.</w:t>
      </w:r>
    </w:p>
    <w:p w14:paraId="454167A5" w14:textId="63EE026D"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7FC7B9" w14:textId="77777777" w:rsidR="00830A10" w:rsidRDefault="00830A10" w:rsidP="002F1A57">
      <w:pPr>
        <w:spacing w:after="0" w:line="240" w:lineRule="auto"/>
      </w:pPr>
      <w:r>
        <w:separator/>
      </w:r>
    </w:p>
  </w:endnote>
  <w:endnote w:type="continuationSeparator" w:id="0">
    <w:p w14:paraId="026E2F8D" w14:textId="77777777" w:rsidR="00830A10" w:rsidRDefault="00830A10"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EA442" w14:textId="77777777" w:rsidR="00830A10" w:rsidRDefault="00830A10" w:rsidP="002F1A57">
      <w:pPr>
        <w:spacing w:after="0" w:line="240" w:lineRule="auto"/>
      </w:pPr>
      <w:r>
        <w:separator/>
      </w:r>
    </w:p>
  </w:footnote>
  <w:footnote w:type="continuationSeparator" w:id="0">
    <w:p w14:paraId="7E718843" w14:textId="77777777" w:rsidR="00830A10" w:rsidRDefault="00830A10"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3638"/>
    <w:rsid w:val="0003169D"/>
    <w:rsid w:val="000319DC"/>
    <w:rsid w:val="000355DA"/>
    <w:rsid w:val="0003581F"/>
    <w:rsid w:val="00040161"/>
    <w:rsid w:val="00040EEB"/>
    <w:rsid w:val="000412CD"/>
    <w:rsid w:val="00041417"/>
    <w:rsid w:val="00063FAB"/>
    <w:rsid w:val="00070734"/>
    <w:rsid w:val="0007163D"/>
    <w:rsid w:val="00073DA8"/>
    <w:rsid w:val="00080320"/>
    <w:rsid w:val="0008147F"/>
    <w:rsid w:val="000828E5"/>
    <w:rsid w:val="00085D53"/>
    <w:rsid w:val="00087554"/>
    <w:rsid w:val="00091AC4"/>
    <w:rsid w:val="00091C37"/>
    <w:rsid w:val="0009796F"/>
    <w:rsid w:val="00097CD3"/>
    <w:rsid w:val="000A7FB2"/>
    <w:rsid w:val="000B5607"/>
    <w:rsid w:val="000C4E07"/>
    <w:rsid w:val="000D0268"/>
    <w:rsid w:val="000D161D"/>
    <w:rsid w:val="000D2516"/>
    <w:rsid w:val="000D295D"/>
    <w:rsid w:val="000D4101"/>
    <w:rsid w:val="000D4E0E"/>
    <w:rsid w:val="000D548A"/>
    <w:rsid w:val="000E6687"/>
    <w:rsid w:val="000F53F7"/>
    <w:rsid w:val="00103F4B"/>
    <w:rsid w:val="0010508B"/>
    <w:rsid w:val="001106D6"/>
    <w:rsid w:val="00115629"/>
    <w:rsid w:val="00117433"/>
    <w:rsid w:val="00126CD7"/>
    <w:rsid w:val="00127A20"/>
    <w:rsid w:val="00127B7F"/>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C3862"/>
    <w:rsid w:val="001C5A4A"/>
    <w:rsid w:val="001D1744"/>
    <w:rsid w:val="001D3D41"/>
    <w:rsid w:val="001D7534"/>
    <w:rsid w:val="001E3347"/>
    <w:rsid w:val="001E44C7"/>
    <w:rsid w:val="00201241"/>
    <w:rsid w:val="0020307A"/>
    <w:rsid w:val="002049D9"/>
    <w:rsid w:val="00215713"/>
    <w:rsid w:val="002163A5"/>
    <w:rsid w:val="0022332A"/>
    <w:rsid w:val="002237BB"/>
    <w:rsid w:val="00223FAD"/>
    <w:rsid w:val="00224CBA"/>
    <w:rsid w:val="00225E05"/>
    <w:rsid w:val="00235B61"/>
    <w:rsid w:val="0023654E"/>
    <w:rsid w:val="00240DB0"/>
    <w:rsid w:val="00242076"/>
    <w:rsid w:val="00260D8B"/>
    <w:rsid w:val="002706BD"/>
    <w:rsid w:val="00270F5F"/>
    <w:rsid w:val="00274D3D"/>
    <w:rsid w:val="00283A88"/>
    <w:rsid w:val="002870A4"/>
    <w:rsid w:val="002909E5"/>
    <w:rsid w:val="002B06D3"/>
    <w:rsid w:val="002B1B65"/>
    <w:rsid w:val="002B25AF"/>
    <w:rsid w:val="002C0773"/>
    <w:rsid w:val="002C36C3"/>
    <w:rsid w:val="002C5B66"/>
    <w:rsid w:val="002D2EDD"/>
    <w:rsid w:val="002D2F95"/>
    <w:rsid w:val="002D5815"/>
    <w:rsid w:val="002D66B7"/>
    <w:rsid w:val="002E4079"/>
    <w:rsid w:val="002E56E2"/>
    <w:rsid w:val="002F028D"/>
    <w:rsid w:val="002F0C1A"/>
    <w:rsid w:val="002F1A57"/>
    <w:rsid w:val="002F3CF7"/>
    <w:rsid w:val="0030205A"/>
    <w:rsid w:val="00303709"/>
    <w:rsid w:val="00305181"/>
    <w:rsid w:val="003106B0"/>
    <w:rsid w:val="0031337F"/>
    <w:rsid w:val="00320DF8"/>
    <w:rsid w:val="00320F6F"/>
    <w:rsid w:val="0032548C"/>
    <w:rsid w:val="00325828"/>
    <w:rsid w:val="00331B38"/>
    <w:rsid w:val="00331D9A"/>
    <w:rsid w:val="00333597"/>
    <w:rsid w:val="00336B56"/>
    <w:rsid w:val="003635FE"/>
    <w:rsid w:val="00364E0F"/>
    <w:rsid w:val="00365C10"/>
    <w:rsid w:val="00367C16"/>
    <w:rsid w:val="00372A54"/>
    <w:rsid w:val="003814AA"/>
    <w:rsid w:val="00387817"/>
    <w:rsid w:val="003A5E84"/>
    <w:rsid w:val="003A7864"/>
    <w:rsid w:val="003A7E46"/>
    <w:rsid w:val="003B1619"/>
    <w:rsid w:val="003B407D"/>
    <w:rsid w:val="003B61E5"/>
    <w:rsid w:val="003C1851"/>
    <w:rsid w:val="003C52A1"/>
    <w:rsid w:val="003D4D8E"/>
    <w:rsid w:val="003D5FCE"/>
    <w:rsid w:val="003D6E78"/>
    <w:rsid w:val="003E5DB7"/>
    <w:rsid w:val="003E7AF1"/>
    <w:rsid w:val="003F6C99"/>
    <w:rsid w:val="003F72D9"/>
    <w:rsid w:val="00404755"/>
    <w:rsid w:val="0040723B"/>
    <w:rsid w:val="004169D2"/>
    <w:rsid w:val="004312DC"/>
    <w:rsid w:val="00436FED"/>
    <w:rsid w:val="00443116"/>
    <w:rsid w:val="004551B0"/>
    <w:rsid w:val="004608E4"/>
    <w:rsid w:val="00461E51"/>
    <w:rsid w:val="0046473A"/>
    <w:rsid w:val="004733DD"/>
    <w:rsid w:val="00473A64"/>
    <w:rsid w:val="0048242F"/>
    <w:rsid w:val="00482F64"/>
    <w:rsid w:val="004901AC"/>
    <w:rsid w:val="0049395D"/>
    <w:rsid w:val="00496497"/>
    <w:rsid w:val="00496639"/>
    <w:rsid w:val="004966AD"/>
    <w:rsid w:val="004A0B60"/>
    <w:rsid w:val="004A2A91"/>
    <w:rsid w:val="004A3604"/>
    <w:rsid w:val="004A3B3D"/>
    <w:rsid w:val="004A52CD"/>
    <w:rsid w:val="004A6218"/>
    <w:rsid w:val="004B43B3"/>
    <w:rsid w:val="004B5F01"/>
    <w:rsid w:val="004C50E3"/>
    <w:rsid w:val="004D1CA9"/>
    <w:rsid w:val="004E5B34"/>
    <w:rsid w:val="004E6253"/>
    <w:rsid w:val="004F3F4F"/>
    <w:rsid w:val="004F4AE5"/>
    <w:rsid w:val="004F5756"/>
    <w:rsid w:val="004F7A47"/>
    <w:rsid w:val="00503EE5"/>
    <w:rsid w:val="00510271"/>
    <w:rsid w:val="00514CC5"/>
    <w:rsid w:val="00521988"/>
    <w:rsid w:val="00530906"/>
    <w:rsid w:val="005346A2"/>
    <w:rsid w:val="00534DFF"/>
    <w:rsid w:val="00534F42"/>
    <w:rsid w:val="005351CA"/>
    <w:rsid w:val="00535A6C"/>
    <w:rsid w:val="00536F51"/>
    <w:rsid w:val="00542CB5"/>
    <w:rsid w:val="005449EB"/>
    <w:rsid w:val="00546DF6"/>
    <w:rsid w:val="00550A57"/>
    <w:rsid w:val="00553F78"/>
    <w:rsid w:val="0055659F"/>
    <w:rsid w:val="0055763C"/>
    <w:rsid w:val="00560C58"/>
    <w:rsid w:val="00565FF3"/>
    <w:rsid w:val="00586816"/>
    <w:rsid w:val="00587D52"/>
    <w:rsid w:val="00590B65"/>
    <w:rsid w:val="00591341"/>
    <w:rsid w:val="00592537"/>
    <w:rsid w:val="005933F7"/>
    <w:rsid w:val="0059403D"/>
    <w:rsid w:val="005A345C"/>
    <w:rsid w:val="005B036E"/>
    <w:rsid w:val="005B148E"/>
    <w:rsid w:val="005B54ED"/>
    <w:rsid w:val="005C0F57"/>
    <w:rsid w:val="005D35AC"/>
    <w:rsid w:val="005D5DE2"/>
    <w:rsid w:val="005E0862"/>
    <w:rsid w:val="005E3807"/>
    <w:rsid w:val="005E6DBC"/>
    <w:rsid w:val="005F049E"/>
    <w:rsid w:val="005F06EE"/>
    <w:rsid w:val="005F249F"/>
    <w:rsid w:val="005F31A9"/>
    <w:rsid w:val="005F4CC4"/>
    <w:rsid w:val="00603A2C"/>
    <w:rsid w:val="00607AC8"/>
    <w:rsid w:val="00607CE5"/>
    <w:rsid w:val="00611069"/>
    <w:rsid w:val="00612D50"/>
    <w:rsid w:val="006235A1"/>
    <w:rsid w:val="0062773C"/>
    <w:rsid w:val="0064263E"/>
    <w:rsid w:val="00657747"/>
    <w:rsid w:val="006648AB"/>
    <w:rsid w:val="006657DA"/>
    <w:rsid w:val="006674CD"/>
    <w:rsid w:val="00671D67"/>
    <w:rsid w:val="00675B99"/>
    <w:rsid w:val="006768BD"/>
    <w:rsid w:val="00676A18"/>
    <w:rsid w:val="00680148"/>
    <w:rsid w:val="00683BF9"/>
    <w:rsid w:val="00684345"/>
    <w:rsid w:val="00686F04"/>
    <w:rsid w:val="00691117"/>
    <w:rsid w:val="006971A2"/>
    <w:rsid w:val="00697291"/>
    <w:rsid w:val="00697E9F"/>
    <w:rsid w:val="006A5706"/>
    <w:rsid w:val="006B5F67"/>
    <w:rsid w:val="006D3F50"/>
    <w:rsid w:val="006D6DD1"/>
    <w:rsid w:val="006E25FE"/>
    <w:rsid w:val="006E2F67"/>
    <w:rsid w:val="006E43B8"/>
    <w:rsid w:val="006F503F"/>
    <w:rsid w:val="006F6335"/>
    <w:rsid w:val="006F673C"/>
    <w:rsid w:val="007040D5"/>
    <w:rsid w:val="00707008"/>
    <w:rsid w:val="00714130"/>
    <w:rsid w:val="00716319"/>
    <w:rsid w:val="00722271"/>
    <w:rsid w:val="007232A1"/>
    <w:rsid w:val="00724EF7"/>
    <w:rsid w:val="00736259"/>
    <w:rsid w:val="00737798"/>
    <w:rsid w:val="00754185"/>
    <w:rsid w:val="00754AAC"/>
    <w:rsid w:val="00764AED"/>
    <w:rsid w:val="007720D1"/>
    <w:rsid w:val="00776200"/>
    <w:rsid w:val="007770D4"/>
    <w:rsid w:val="00781671"/>
    <w:rsid w:val="00781AAD"/>
    <w:rsid w:val="00784D42"/>
    <w:rsid w:val="007858BD"/>
    <w:rsid w:val="00787A1A"/>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221E6"/>
    <w:rsid w:val="0082265A"/>
    <w:rsid w:val="00830A10"/>
    <w:rsid w:val="008328D7"/>
    <w:rsid w:val="00872D76"/>
    <w:rsid w:val="00876863"/>
    <w:rsid w:val="00876D73"/>
    <w:rsid w:val="0088346B"/>
    <w:rsid w:val="00886A9D"/>
    <w:rsid w:val="00887552"/>
    <w:rsid w:val="00893B24"/>
    <w:rsid w:val="00893EE3"/>
    <w:rsid w:val="00894ADA"/>
    <w:rsid w:val="008A070B"/>
    <w:rsid w:val="008A5C8D"/>
    <w:rsid w:val="008A6CA7"/>
    <w:rsid w:val="008A75D2"/>
    <w:rsid w:val="008B0A41"/>
    <w:rsid w:val="008B0D3E"/>
    <w:rsid w:val="008B5152"/>
    <w:rsid w:val="008C1758"/>
    <w:rsid w:val="008C3B75"/>
    <w:rsid w:val="008C7313"/>
    <w:rsid w:val="008D2230"/>
    <w:rsid w:val="008D2E71"/>
    <w:rsid w:val="008D3525"/>
    <w:rsid w:val="008D67A1"/>
    <w:rsid w:val="008E3086"/>
    <w:rsid w:val="008E6D0C"/>
    <w:rsid w:val="008E79A2"/>
    <w:rsid w:val="008F3C17"/>
    <w:rsid w:val="008F60AD"/>
    <w:rsid w:val="0090148F"/>
    <w:rsid w:val="009020A8"/>
    <w:rsid w:val="00904583"/>
    <w:rsid w:val="00906439"/>
    <w:rsid w:val="00921AD3"/>
    <w:rsid w:val="00922D84"/>
    <w:rsid w:val="00926805"/>
    <w:rsid w:val="009272F1"/>
    <w:rsid w:val="0093696F"/>
    <w:rsid w:val="009369B1"/>
    <w:rsid w:val="009401E9"/>
    <w:rsid w:val="00942460"/>
    <w:rsid w:val="00950B83"/>
    <w:rsid w:val="00952E30"/>
    <w:rsid w:val="00955695"/>
    <w:rsid w:val="00961B3C"/>
    <w:rsid w:val="00962A76"/>
    <w:rsid w:val="009663BE"/>
    <w:rsid w:val="00980AB6"/>
    <w:rsid w:val="009836FA"/>
    <w:rsid w:val="009857CB"/>
    <w:rsid w:val="00990251"/>
    <w:rsid w:val="009919FA"/>
    <w:rsid w:val="009926E6"/>
    <w:rsid w:val="00994D44"/>
    <w:rsid w:val="00997CFE"/>
    <w:rsid w:val="009A412D"/>
    <w:rsid w:val="009B614F"/>
    <w:rsid w:val="009C4F06"/>
    <w:rsid w:val="009C72BD"/>
    <w:rsid w:val="009D4601"/>
    <w:rsid w:val="009D7928"/>
    <w:rsid w:val="009F1195"/>
    <w:rsid w:val="009F359A"/>
    <w:rsid w:val="009F6D44"/>
    <w:rsid w:val="009F77F6"/>
    <w:rsid w:val="00A027F6"/>
    <w:rsid w:val="00A048FB"/>
    <w:rsid w:val="00A0548B"/>
    <w:rsid w:val="00A056BC"/>
    <w:rsid w:val="00A06392"/>
    <w:rsid w:val="00A123A0"/>
    <w:rsid w:val="00A1528F"/>
    <w:rsid w:val="00A161C3"/>
    <w:rsid w:val="00A26470"/>
    <w:rsid w:val="00A271FA"/>
    <w:rsid w:val="00A365D1"/>
    <w:rsid w:val="00A42E27"/>
    <w:rsid w:val="00A46C23"/>
    <w:rsid w:val="00A47F1F"/>
    <w:rsid w:val="00A50E41"/>
    <w:rsid w:val="00A511E6"/>
    <w:rsid w:val="00A5149E"/>
    <w:rsid w:val="00A5209D"/>
    <w:rsid w:val="00A53A2F"/>
    <w:rsid w:val="00A54CA4"/>
    <w:rsid w:val="00A5611B"/>
    <w:rsid w:val="00A61F9A"/>
    <w:rsid w:val="00A83DC5"/>
    <w:rsid w:val="00A87AEB"/>
    <w:rsid w:val="00A96F3E"/>
    <w:rsid w:val="00AC18B9"/>
    <w:rsid w:val="00AC5B1E"/>
    <w:rsid w:val="00AD0D90"/>
    <w:rsid w:val="00AD1DD3"/>
    <w:rsid w:val="00AD4135"/>
    <w:rsid w:val="00AD6D34"/>
    <w:rsid w:val="00AE1439"/>
    <w:rsid w:val="00AE51A8"/>
    <w:rsid w:val="00AF6EE9"/>
    <w:rsid w:val="00B012CE"/>
    <w:rsid w:val="00B02A43"/>
    <w:rsid w:val="00B046C2"/>
    <w:rsid w:val="00B10F14"/>
    <w:rsid w:val="00B174E5"/>
    <w:rsid w:val="00B207E4"/>
    <w:rsid w:val="00B2323E"/>
    <w:rsid w:val="00B26DFA"/>
    <w:rsid w:val="00B31759"/>
    <w:rsid w:val="00B37263"/>
    <w:rsid w:val="00B42A3F"/>
    <w:rsid w:val="00B54343"/>
    <w:rsid w:val="00B56714"/>
    <w:rsid w:val="00B56EA4"/>
    <w:rsid w:val="00B61961"/>
    <w:rsid w:val="00B6403C"/>
    <w:rsid w:val="00B75A1C"/>
    <w:rsid w:val="00B83F8C"/>
    <w:rsid w:val="00B91DB5"/>
    <w:rsid w:val="00B92A28"/>
    <w:rsid w:val="00B97BD5"/>
    <w:rsid w:val="00BA6CB0"/>
    <w:rsid w:val="00BB382D"/>
    <w:rsid w:val="00BC110F"/>
    <w:rsid w:val="00BC1377"/>
    <w:rsid w:val="00BC3551"/>
    <w:rsid w:val="00BC7DBE"/>
    <w:rsid w:val="00BD391B"/>
    <w:rsid w:val="00BD4A5E"/>
    <w:rsid w:val="00BD510A"/>
    <w:rsid w:val="00BE0480"/>
    <w:rsid w:val="00BE0A20"/>
    <w:rsid w:val="00BF230C"/>
    <w:rsid w:val="00BF583B"/>
    <w:rsid w:val="00C019D5"/>
    <w:rsid w:val="00C04881"/>
    <w:rsid w:val="00C07220"/>
    <w:rsid w:val="00C21E23"/>
    <w:rsid w:val="00C2343A"/>
    <w:rsid w:val="00C24848"/>
    <w:rsid w:val="00C41B6B"/>
    <w:rsid w:val="00C44A55"/>
    <w:rsid w:val="00C51FAE"/>
    <w:rsid w:val="00C542F5"/>
    <w:rsid w:val="00C716A0"/>
    <w:rsid w:val="00C81F81"/>
    <w:rsid w:val="00C82429"/>
    <w:rsid w:val="00C85633"/>
    <w:rsid w:val="00C936F3"/>
    <w:rsid w:val="00CA44ED"/>
    <w:rsid w:val="00CA6043"/>
    <w:rsid w:val="00CC5A07"/>
    <w:rsid w:val="00CD2730"/>
    <w:rsid w:val="00CE1399"/>
    <w:rsid w:val="00CE3FED"/>
    <w:rsid w:val="00CF0A2F"/>
    <w:rsid w:val="00CF43AC"/>
    <w:rsid w:val="00D05004"/>
    <w:rsid w:val="00D2202F"/>
    <w:rsid w:val="00D224B6"/>
    <w:rsid w:val="00D231D2"/>
    <w:rsid w:val="00D25B59"/>
    <w:rsid w:val="00D40066"/>
    <w:rsid w:val="00D55D46"/>
    <w:rsid w:val="00D6198E"/>
    <w:rsid w:val="00D62BC9"/>
    <w:rsid w:val="00D73A90"/>
    <w:rsid w:val="00D74117"/>
    <w:rsid w:val="00D85074"/>
    <w:rsid w:val="00D86F85"/>
    <w:rsid w:val="00D875DE"/>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307EF"/>
    <w:rsid w:val="00E3469C"/>
    <w:rsid w:val="00E35890"/>
    <w:rsid w:val="00E36DEA"/>
    <w:rsid w:val="00E4102D"/>
    <w:rsid w:val="00E438F4"/>
    <w:rsid w:val="00E45E68"/>
    <w:rsid w:val="00E52880"/>
    <w:rsid w:val="00E572AC"/>
    <w:rsid w:val="00E5759F"/>
    <w:rsid w:val="00E57A01"/>
    <w:rsid w:val="00E6252D"/>
    <w:rsid w:val="00E63B54"/>
    <w:rsid w:val="00E67116"/>
    <w:rsid w:val="00E73194"/>
    <w:rsid w:val="00E8107E"/>
    <w:rsid w:val="00E854CD"/>
    <w:rsid w:val="00E85FB3"/>
    <w:rsid w:val="00E85FCE"/>
    <w:rsid w:val="00E87837"/>
    <w:rsid w:val="00E92669"/>
    <w:rsid w:val="00E92786"/>
    <w:rsid w:val="00E92EA8"/>
    <w:rsid w:val="00EA6845"/>
    <w:rsid w:val="00EB31C1"/>
    <w:rsid w:val="00EB47C1"/>
    <w:rsid w:val="00ED3293"/>
    <w:rsid w:val="00EE68BE"/>
    <w:rsid w:val="00EF356D"/>
    <w:rsid w:val="00EF4B30"/>
    <w:rsid w:val="00F074D3"/>
    <w:rsid w:val="00F138B0"/>
    <w:rsid w:val="00F13D3D"/>
    <w:rsid w:val="00F245B0"/>
    <w:rsid w:val="00F24DDC"/>
    <w:rsid w:val="00F3009F"/>
    <w:rsid w:val="00F303CA"/>
    <w:rsid w:val="00F3302C"/>
    <w:rsid w:val="00F36C36"/>
    <w:rsid w:val="00F4266A"/>
    <w:rsid w:val="00F55AA4"/>
    <w:rsid w:val="00F67660"/>
    <w:rsid w:val="00F720D2"/>
    <w:rsid w:val="00F72274"/>
    <w:rsid w:val="00F828D7"/>
    <w:rsid w:val="00F92E38"/>
    <w:rsid w:val="00F94420"/>
    <w:rsid w:val="00F97012"/>
    <w:rsid w:val="00FA1CF3"/>
    <w:rsid w:val="00FA2E9B"/>
    <w:rsid w:val="00FA5B00"/>
    <w:rsid w:val="00FA6ED7"/>
    <w:rsid w:val="00FB1338"/>
    <w:rsid w:val="00FB7396"/>
    <w:rsid w:val="00FB77AE"/>
    <w:rsid w:val="00FC3506"/>
    <w:rsid w:val="00FD217E"/>
    <w:rsid w:val="00FD5768"/>
    <w:rsid w:val="00FE109A"/>
    <w:rsid w:val="00FE6FD1"/>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43</TotalTime>
  <Pages>32</Pages>
  <Words>24650</Words>
  <Characters>140505</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14</cp:revision>
  <dcterms:created xsi:type="dcterms:W3CDTF">2025-01-29T19:14:00Z</dcterms:created>
  <dcterms:modified xsi:type="dcterms:W3CDTF">2025-07-17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qujY5p"/&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